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61"/>
        <w:gridCol w:w="950"/>
        <w:gridCol w:w="4116"/>
        <w:gridCol w:w="2581"/>
      </w:tblGrid>
      <w:tr w:rsidR="00B578A5" w:rsidRPr="00873B82" w14:paraId="28392705" w14:textId="77777777" w:rsidTr="00E252E4">
        <w:tc>
          <w:tcPr>
            <w:tcW w:w="1061" w:type="dxa"/>
            <w:tcBorders>
              <w:bottom w:val="single" w:sz="4" w:space="0" w:color="auto"/>
            </w:tcBorders>
            <w:shd w:val="clear" w:color="auto" w:fill="CCFFCC"/>
          </w:tcPr>
          <w:p w14:paraId="314B7F0E" w14:textId="77777777" w:rsidR="00B578A5" w:rsidRPr="00B33547" w:rsidRDefault="00B578A5" w:rsidP="00E252E4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B33547">
              <w:rPr>
                <w:rFonts w:ascii="Times New Roman" w:hAnsi="Times New Roman" w:cs="Times New Roman"/>
                <w:b/>
              </w:rPr>
              <w:t>Epitope residues</w:t>
            </w:r>
          </w:p>
        </w:tc>
        <w:tc>
          <w:tcPr>
            <w:tcW w:w="882" w:type="dxa"/>
            <w:tcBorders>
              <w:bottom w:val="single" w:sz="4" w:space="0" w:color="auto"/>
            </w:tcBorders>
            <w:shd w:val="clear" w:color="auto" w:fill="CCFFCC"/>
          </w:tcPr>
          <w:p w14:paraId="3855FA81" w14:textId="77777777" w:rsidR="00B578A5" w:rsidRPr="00B33547" w:rsidRDefault="00B578A5" w:rsidP="00E252E4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B33547">
              <w:rPr>
                <w:rFonts w:ascii="Times New Roman" w:hAnsi="Times New Roman" w:cs="Times New Roman"/>
                <w:b/>
              </w:rPr>
              <w:t>Length</w:t>
            </w:r>
          </w:p>
        </w:tc>
        <w:tc>
          <w:tcPr>
            <w:tcW w:w="4116" w:type="dxa"/>
            <w:tcBorders>
              <w:bottom w:val="single" w:sz="4" w:space="0" w:color="auto"/>
            </w:tcBorders>
            <w:shd w:val="clear" w:color="auto" w:fill="CCFFCC"/>
          </w:tcPr>
          <w:p w14:paraId="5577E61A" w14:textId="06232A81" w:rsidR="00B578A5" w:rsidRPr="00B33547" w:rsidRDefault="00B578A5" w:rsidP="00E252E4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B33547">
              <w:rPr>
                <w:rFonts w:ascii="Times New Roman" w:hAnsi="Times New Roman" w:cs="Times New Roman"/>
                <w:b/>
              </w:rPr>
              <w:t>Reference</w:t>
            </w:r>
            <w:r w:rsidR="00FC390E" w:rsidRPr="00FC390E">
              <w:rPr>
                <w:rFonts w:ascii="Times New Roman" w:hAnsi="Times New Roman" w:cs="Times New Roman"/>
                <w:b/>
                <w:vertAlign w:val="superscript"/>
              </w:rPr>
              <w:t>1</w:t>
            </w:r>
          </w:p>
        </w:tc>
        <w:tc>
          <w:tcPr>
            <w:tcW w:w="2581" w:type="dxa"/>
            <w:tcBorders>
              <w:bottom w:val="single" w:sz="4" w:space="0" w:color="auto"/>
            </w:tcBorders>
            <w:shd w:val="clear" w:color="auto" w:fill="CCFFCC"/>
          </w:tcPr>
          <w:p w14:paraId="73C358F8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33547">
              <w:rPr>
                <w:rFonts w:ascii="Times New Roman" w:hAnsi="Times New Roman" w:cs="Times New Roman"/>
                <w:b/>
              </w:rPr>
              <w:t>Relevant</w:t>
            </w:r>
            <w:r w:rsidRPr="00873B82">
              <w:rPr>
                <w:rFonts w:ascii="Times New Roman" w:hAnsi="Times New Roman" w:cs="Times New Roman"/>
              </w:rPr>
              <w:t xml:space="preserve"> </w:t>
            </w:r>
            <w:r w:rsidRPr="00B33547">
              <w:rPr>
                <w:rFonts w:ascii="Times New Roman" w:hAnsi="Times New Roman" w:cs="Times New Roman"/>
                <w:b/>
              </w:rPr>
              <w:t>antibodies</w:t>
            </w:r>
          </w:p>
        </w:tc>
        <w:bookmarkStart w:id="0" w:name="_GoBack"/>
        <w:bookmarkEnd w:id="0"/>
      </w:tr>
      <w:tr w:rsidR="00B578A5" w:rsidRPr="00873B82" w14:paraId="0984AB36" w14:textId="77777777" w:rsidTr="00E252E4">
        <w:tc>
          <w:tcPr>
            <w:tcW w:w="1061" w:type="dxa"/>
            <w:shd w:val="clear" w:color="auto" w:fill="99CCFF"/>
          </w:tcPr>
          <w:p w14:paraId="339AA749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IDR-A</w:t>
            </w:r>
          </w:p>
        </w:tc>
        <w:tc>
          <w:tcPr>
            <w:tcW w:w="882" w:type="dxa"/>
            <w:shd w:val="clear" w:color="auto" w:fill="99CCFF"/>
          </w:tcPr>
          <w:p w14:paraId="4F106566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116" w:type="dxa"/>
            <w:shd w:val="clear" w:color="auto" w:fill="99CCFF"/>
          </w:tcPr>
          <w:p w14:paraId="430ED7A4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581" w:type="dxa"/>
            <w:shd w:val="clear" w:color="auto" w:fill="99CCFF"/>
          </w:tcPr>
          <w:p w14:paraId="2B738366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B578A5" w:rsidRPr="00873B82" w14:paraId="361B0059" w14:textId="77777777" w:rsidTr="00E252E4">
        <w:tc>
          <w:tcPr>
            <w:tcW w:w="1061" w:type="dxa"/>
          </w:tcPr>
          <w:p w14:paraId="41A8F136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377-386</w:t>
            </w:r>
          </w:p>
        </w:tc>
        <w:tc>
          <w:tcPr>
            <w:tcW w:w="882" w:type="dxa"/>
          </w:tcPr>
          <w:p w14:paraId="093A801C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4116" w:type="dxa"/>
          </w:tcPr>
          <w:p w14:paraId="24515D55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Bresson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3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MzwvWWVhcj48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OTU2MC05PC9wYWdlcz48dm9sdW1lPjI3ODwvdm9sdW1lPjxudW1iZXI+MTE8L251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MzwvWWVhcj48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OTU2MC05PC9wYWdlcz48dm9sdW1lPjI3ODwvdm9sdW1lPjxudW1iZXI+MTE8L251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 w:rsidRPr="00873B82">
              <w:rPr>
                <w:rFonts w:ascii="Times New Roman" w:hAnsi="Times New Roman" w:cs="Times New Roman"/>
                <w:noProof/>
              </w:rPr>
              <w:t>[1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60765154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T13</w:t>
            </w:r>
          </w:p>
        </w:tc>
      </w:tr>
      <w:tr w:rsidR="00B578A5" w:rsidRPr="00873B82" w14:paraId="502FC38F" w14:textId="77777777" w:rsidTr="00E252E4">
        <w:tc>
          <w:tcPr>
            <w:tcW w:w="1061" w:type="dxa"/>
          </w:tcPr>
          <w:p w14:paraId="44E92156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353-363</w:t>
            </w:r>
          </w:p>
        </w:tc>
        <w:tc>
          <w:tcPr>
            <w:tcW w:w="882" w:type="dxa"/>
          </w:tcPr>
          <w:p w14:paraId="3EB0B343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4116" w:type="dxa"/>
          </w:tcPr>
          <w:p w14:paraId="1BD9F512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Bresson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3, </w:t>
            </w:r>
            <w:proofErr w:type="spellStart"/>
            <w:r w:rsidRPr="00873B82">
              <w:rPr>
                <w:rFonts w:ascii="Times New Roman" w:hAnsi="Times New Roman" w:cs="Times New Roman"/>
              </w:rPr>
              <w:t>Rebuffat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6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MzwvWWVhcj48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OTU2MC05PC9wYWdlcz48dm9sdW1lPjI3ODwvdm9sdW1lPjxudW1iZXI+MTE8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MzwvWWVhcj48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OTU2MC05PC9wYWdlcz48dm9sdW1lPjI3ODwvdm9sdW1lPjxudW1iZXI+MTE8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 w:rsidRPr="00873B82">
              <w:rPr>
                <w:rFonts w:ascii="Times New Roman" w:hAnsi="Times New Roman" w:cs="Times New Roman"/>
                <w:noProof/>
              </w:rPr>
              <w:t>[1, 2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139B8451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T13, ICA1</w:t>
            </w:r>
          </w:p>
        </w:tc>
      </w:tr>
      <w:tr w:rsidR="00B578A5" w:rsidRPr="00873B82" w14:paraId="0B78D408" w14:textId="77777777" w:rsidTr="00E252E4">
        <w:tc>
          <w:tcPr>
            <w:tcW w:w="1061" w:type="dxa"/>
          </w:tcPr>
          <w:p w14:paraId="536E1E43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713-720</w:t>
            </w:r>
          </w:p>
        </w:tc>
        <w:tc>
          <w:tcPr>
            <w:tcW w:w="882" w:type="dxa"/>
          </w:tcPr>
          <w:p w14:paraId="428BDDF6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4116" w:type="dxa"/>
          </w:tcPr>
          <w:p w14:paraId="0ACEF63F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Bresson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3, </w:t>
            </w:r>
            <w:proofErr w:type="spellStart"/>
            <w:r w:rsidRPr="00873B82">
              <w:rPr>
                <w:rFonts w:ascii="Times New Roman" w:hAnsi="Times New Roman" w:cs="Times New Roman"/>
              </w:rPr>
              <w:t>Bresson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4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MzwvWWVhcj48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OTU2MC05PC9wYWdlcz48dm9sdW1lPjI3ODwvdm9sdW1lPjxudW1iZXI+MTE8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MzwvWWVhcj48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OTU2MC05PC9wYWdlcz48dm9sdW1lPjI3ODwvdm9sdW1lPjxudW1iZXI+MTE8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 w:rsidRPr="00873B82">
              <w:rPr>
                <w:rFonts w:ascii="Times New Roman" w:hAnsi="Times New Roman" w:cs="Times New Roman"/>
                <w:noProof/>
              </w:rPr>
              <w:t>[1, 3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40C97420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T13, TR1.9</w:t>
            </w:r>
          </w:p>
        </w:tc>
      </w:tr>
      <w:tr w:rsidR="00B578A5" w:rsidRPr="00873B82" w14:paraId="3656B5FB" w14:textId="77777777" w:rsidTr="00E252E4">
        <w:tc>
          <w:tcPr>
            <w:tcW w:w="1061" w:type="dxa"/>
          </w:tcPr>
          <w:p w14:paraId="356AF9AB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713</w:t>
            </w:r>
          </w:p>
        </w:tc>
        <w:tc>
          <w:tcPr>
            <w:tcW w:w="882" w:type="dxa"/>
          </w:tcPr>
          <w:p w14:paraId="63F8E8E4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116" w:type="dxa"/>
          </w:tcPr>
          <w:p w14:paraId="5F0B4F83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Guo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1</w:t>
            </w:r>
            <w:r>
              <w:t xml:space="preserve">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88L0F1dGhvcj48WWVhcj4yMDAxPC9ZZWFyPjxSZWNO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dW88L0F1dGhvcj48WWVhcj4yMDAxPC9ZZWFyPjxSZWNO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4FF648E1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TR1.9</w:t>
            </w:r>
          </w:p>
        </w:tc>
      </w:tr>
      <w:tr w:rsidR="00B578A5" w:rsidRPr="00873B82" w14:paraId="7F59E795" w14:textId="77777777" w:rsidTr="00E252E4">
        <w:tc>
          <w:tcPr>
            <w:tcW w:w="1061" w:type="dxa"/>
          </w:tcPr>
          <w:p w14:paraId="37903AA5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707</w:t>
            </w:r>
          </w:p>
        </w:tc>
        <w:tc>
          <w:tcPr>
            <w:tcW w:w="882" w:type="dxa"/>
          </w:tcPr>
          <w:p w14:paraId="3326AB54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116" w:type="dxa"/>
          </w:tcPr>
          <w:p w14:paraId="6D8771C1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Dubska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6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0023FAD2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26TO10, 126TP1</w:t>
            </w:r>
          </w:p>
        </w:tc>
      </w:tr>
      <w:tr w:rsidR="00B578A5" w:rsidRPr="00873B82" w14:paraId="5C3E9E15" w14:textId="77777777" w:rsidTr="00E252E4">
        <w:tc>
          <w:tcPr>
            <w:tcW w:w="1061" w:type="dxa"/>
          </w:tcPr>
          <w:p w14:paraId="37164028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225</w:t>
            </w:r>
          </w:p>
        </w:tc>
        <w:tc>
          <w:tcPr>
            <w:tcW w:w="882" w:type="dxa"/>
          </w:tcPr>
          <w:p w14:paraId="6BA81E83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116" w:type="dxa"/>
          </w:tcPr>
          <w:p w14:paraId="2BA77B95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 xml:space="preserve">Gora 2004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JhPC9BdXRob3I+PFllYXI+MjAwNDwvWWVhcj48UmVj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JhPC9BdXRob3I+PFllYXI+MjAwNDwvWWVhcj48UmVj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533CBD7F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26TP1, 126TO10, 126TP7</w:t>
            </w:r>
          </w:p>
        </w:tc>
      </w:tr>
      <w:tr w:rsidR="00B578A5" w:rsidRPr="00873B82" w14:paraId="3F1ADB98" w14:textId="77777777" w:rsidTr="00E252E4">
        <w:tc>
          <w:tcPr>
            <w:tcW w:w="1061" w:type="dxa"/>
          </w:tcPr>
          <w:p w14:paraId="69436983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646</w:t>
            </w:r>
          </w:p>
        </w:tc>
        <w:tc>
          <w:tcPr>
            <w:tcW w:w="882" w:type="dxa"/>
          </w:tcPr>
          <w:p w14:paraId="5A33B748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116" w:type="dxa"/>
          </w:tcPr>
          <w:p w14:paraId="0D0B2631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Dubska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6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7FC4E1E4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26TO10, 126TP1</w:t>
            </w:r>
          </w:p>
        </w:tc>
      </w:tr>
      <w:tr w:rsidR="00B578A5" w:rsidRPr="00873B82" w14:paraId="5D6C1950" w14:textId="77777777" w:rsidTr="00E252E4">
        <w:tc>
          <w:tcPr>
            <w:tcW w:w="1061" w:type="dxa"/>
            <w:tcBorders>
              <w:bottom w:val="single" w:sz="4" w:space="0" w:color="auto"/>
            </w:tcBorders>
          </w:tcPr>
          <w:p w14:paraId="04672220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766-775</w:t>
            </w:r>
          </w:p>
        </w:tc>
        <w:tc>
          <w:tcPr>
            <w:tcW w:w="882" w:type="dxa"/>
            <w:tcBorders>
              <w:bottom w:val="single" w:sz="4" w:space="0" w:color="auto"/>
            </w:tcBorders>
          </w:tcPr>
          <w:p w14:paraId="0394D92E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4116" w:type="dxa"/>
            <w:tcBorders>
              <w:bottom w:val="single" w:sz="4" w:space="0" w:color="auto"/>
            </w:tcBorders>
          </w:tcPr>
          <w:p w14:paraId="005C6BFE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Bresson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3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MzwvWWVhcj48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OTU2MC05PC9wYWdlcz48dm9sdW1lPjI3ODwvdm9sdW1lPjxudW1iZXI+MTE8L251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MzwvWWVhcj48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OTU2MC05PC9wYWdlcz48dm9sdW1lPjI3ODwvdm9sdW1lPjxudW1iZXI+MTE8L251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 w:rsidRPr="00873B82">
              <w:rPr>
                <w:rFonts w:ascii="Times New Roman" w:hAnsi="Times New Roman" w:cs="Times New Roman"/>
                <w:noProof/>
              </w:rPr>
              <w:t>[1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  <w:t>, Estienne 2002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Fc3RpZW5uZTwvQXV0aG9yPjxZZWFyPjIwMDI8L1llYXI+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Fc3RpZW5uZTwvQXV0aG9yPjxZZWFyPjIwMDI8L1llYXI+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  <w:tcBorders>
              <w:bottom w:val="single" w:sz="4" w:space="0" w:color="auto"/>
            </w:tcBorders>
          </w:tcPr>
          <w:p w14:paraId="74A79E2D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T13</w:t>
            </w:r>
          </w:p>
        </w:tc>
      </w:tr>
      <w:tr w:rsidR="00B578A5" w:rsidRPr="00873B82" w14:paraId="7D8161A8" w14:textId="77777777" w:rsidTr="00E252E4">
        <w:tc>
          <w:tcPr>
            <w:tcW w:w="1061" w:type="dxa"/>
            <w:shd w:val="clear" w:color="auto" w:fill="CC99FF"/>
          </w:tcPr>
          <w:p w14:paraId="1713E8C2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IDR-B</w:t>
            </w:r>
          </w:p>
        </w:tc>
        <w:tc>
          <w:tcPr>
            <w:tcW w:w="882" w:type="dxa"/>
            <w:shd w:val="clear" w:color="auto" w:fill="CC99FF"/>
          </w:tcPr>
          <w:p w14:paraId="71D51405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116" w:type="dxa"/>
            <w:shd w:val="clear" w:color="auto" w:fill="CC99FF"/>
          </w:tcPr>
          <w:p w14:paraId="166DF0D7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581" w:type="dxa"/>
            <w:shd w:val="clear" w:color="auto" w:fill="CC99FF"/>
          </w:tcPr>
          <w:p w14:paraId="12BD26AC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B578A5" w:rsidRPr="00873B82" w14:paraId="626830DB" w14:textId="77777777" w:rsidTr="00E252E4">
        <w:tc>
          <w:tcPr>
            <w:tcW w:w="1061" w:type="dxa"/>
          </w:tcPr>
          <w:p w14:paraId="678C6DAE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630</w:t>
            </w:r>
          </w:p>
        </w:tc>
        <w:tc>
          <w:tcPr>
            <w:tcW w:w="882" w:type="dxa"/>
          </w:tcPr>
          <w:p w14:paraId="11588B99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116" w:type="dxa"/>
          </w:tcPr>
          <w:p w14:paraId="0CF028D4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Dubska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6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745B01FD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26TP14, 126TP5</w:t>
            </w:r>
          </w:p>
        </w:tc>
      </w:tr>
      <w:tr w:rsidR="00B578A5" w:rsidRPr="00873B82" w14:paraId="4D732660" w14:textId="77777777" w:rsidTr="00E252E4">
        <w:tc>
          <w:tcPr>
            <w:tcW w:w="1061" w:type="dxa"/>
          </w:tcPr>
          <w:p w14:paraId="52273BC4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627</w:t>
            </w:r>
          </w:p>
        </w:tc>
        <w:tc>
          <w:tcPr>
            <w:tcW w:w="882" w:type="dxa"/>
          </w:tcPr>
          <w:p w14:paraId="462CB1DC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116" w:type="dxa"/>
          </w:tcPr>
          <w:p w14:paraId="3BB00EBA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 xml:space="preserve">Gora 2004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JhPC9BdXRob3I+PFllYXI+MjAwNDwvWWVhcj48UmVj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Hb3JhPC9BdXRob3I+PFllYXI+MjAwNDwvWWVhcj48UmVj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6C31CC2F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26TP14, 126TP5, 131TP7</w:t>
            </w:r>
          </w:p>
        </w:tc>
      </w:tr>
      <w:tr w:rsidR="00B578A5" w:rsidRPr="00873B82" w14:paraId="7CE72A39" w14:textId="77777777" w:rsidTr="00E252E4">
        <w:tc>
          <w:tcPr>
            <w:tcW w:w="1061" w:type="dxa"/>
          </w:tcPr>
          <w:p w14:paraId="55942217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624</w:t>
            </w:r>
          </w:p>
        </w:tc>
        <w:tc>
          <w:tcPr>
            <w:tcW w:w="882" w:type="dxa"/>
          </w:tcPr>
          <w:p w14:paraId="2EECB7CE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116" w:type="dxa"/>
          </w:tcPr>
          <w:p w14:paraId="4A541F72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Dubska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6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18472871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26TP14, 126TP5</w:t>
            </w:r>
          </w:p>
        </w:tc>
      </w:tr>
      <w:tr w:rsidR="00B578A5" w:rsidRPr="00873B82" w14:paraId="565B0CC4" w14:textId="77777777" w:rsidTr="00E252E4">
        <w:tc>
          <w:tcPr>
            <w:tcW w:w="1061" w:type="dxa"/>
          </w:tcPr>
          <w:p w14:paraId="4B4BCF3B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620</w:t>
            </w:r>
          </w:p>
        </w:tc>
        <w:tc>
          <w:tcPr>
            <w:tcW w:w="882" w:type="dxa"/>
          </w:tcPr>
          <w:p w14:paraId="3659F475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116" w:type="dxa"/>
          </w:tcPr>
          <w:p w14:paraId="3404072B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Dubska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6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za2E8L0F1dGhvcj48WWVhcj4yMDA2PC9ZZWFyPjxS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1993CE38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26TP14, 126TP5</w:t>
            </w:r>
          </w:p>
        </w:tc>
      </w:tr>
      <w:tr w:rsidR="00B578A5" w:rsidRPr="00873B82" w14:paraId="36731C90" w14:textId="77777777" w:rsidTr="00E252E4">
        <w:tc>
          <w:tcPr>
            <w:tcW w:w="1061" w:type="dxa"/>
          </w:tcPr>
          <w:p w14:paraId="7E058D8C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611-618</w:t>
            </w:r>
          </w:p>
        </w:tc>
        <w:tc>
          <w:tcPr>
            <w:tcW w:w="882" w:type="dxa"/>
          </w:tcPr>
          <w:p w14:paraId="3614259A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4116" w:type="dxa"/>
          </w:tcPr>
          <w:p w14:paraId="3DF35498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Bresson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5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NTwvWWVhcj48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NTwvWWVhcj48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3B012848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TR1.8</w:t>
            </w:r>
          </w:p>
        </w:tc>
      </w:tr>
      <w:tr w:rsidR="00B578A5" w:rsidRPr="00873B82" w14:paraId="2C998765" w14:textId="77777777" w:rsidTr="00E252E4">
        <w:tc>
          <w:tcPr>
            <w:tcW w:w="1061" w:type="dxa"/>
          </w:tcPr>
          <w:p w14:paraId="791B81F2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597-604</w:t>
            </w:r>
          </w:p>
        </w:tc>
        <w:tc>
          <w:tcPr>
            <w:tcW w:w="882" w:type="dxa"/>
          </w:tcPr>
          <w:p w14:paraId="2F55259D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4116" w:type="dxa"/>
          </w:tcPr>
          <w:p w14:paraId="7090C5E2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spellStart"/>
            <w:r w:rsidRPr="00873B82">
              <w:rPr>
                <w:rFonts w:ascii="Times New Roman" w:hAnsi="Times New Roman" w:cs="Times New Roman"/>
              </w:rPr>
              <w:t>Bresson</w:t>
            </w:r>
            <w:proofErr w:type="spellEnd"/>
            <w:r w:rsidRPr="00873B82">
              <w:rPr>
                <w:rFonts w:ascii="Times New Roman" w:hAnsi="Times New Roman" w:cs="Times New Roman"/>
              </w:rPr>
              <w:t xml:space="preserve"> 2005 </w:t>
            </w:r>
            <w:r w:rsidRPr="00873B82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NTwvWWVhcj48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Vzc29uPC9BdXRob3I+PFllYXI+MjAwNTwvWWVhcj48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73B82">
              <w:rPr>
                <w:rFonts w:ascii="Times New Roman" w:hAnsi="Times New Roman" w:cs="Times New Roman"/>
              </w:rPr>
            </w:r>
            <w:r w:rsidRPr="00873B82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]</w:t>
            </w:r>
            <w:r w:rsidRPr="00873B8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581" w:type="dxa"/>
          </w:tcPr>
          <w:p w14:paraId="7D0464BC" w14:textId="77777777" w:rsidR="00B578A5" w:rsidRPr="00873B82" w:rsidRDefault="00B578A5" w:rsidP="00E252E4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873B82">
              <w:rPr>
                <w:rFonts w:ascii="Times New Roman" w:hAnsi="Times New Roman" w:cs="Times New Roman"/>
              </w:rPr>
              <w:t>126TP14, 126TP5, SP1.4, WR1.7</w:t>
            </w:r>
          </w:p>
        </w:tc>
      </w:tr>
    </w:tbl>
    <w:p w14:paraId="18EBF45A" w14:textId="77777777" w:rsidR="00626858" w:rsidRDefault="00626858"/>
    <w:sectPr w:rsidR="00626858" w:rsidSect="00075B8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578A5"/>
    <w:rsid w:val="00075B81"/>
    <w:rsid w:val="00626858"/>
    <w:rsid w:val="00B33547"/>
    <w:rsid w:val="00B578A5"/>
    <w:rsid w:val="00FC39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BA12FD9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578A5"/>
    <w:rPr>
      <w:rFonts w:eastAsiaTheme="minorEastAsia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578A5"/>
    <w:rPr>
      <w:rFonts w:eastAsiaTheme="minorEastAsia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5</Words>
  <Characters>1113</Characters>
  <Application>Microsoft Macintosh Word</Application>
  <DocSecurity>0</DocSecurity>
  <Lines>9</Lines>
  <Paragraphs>2</Paragraphs>
  <ScaleCrop>false</ScaleCrop>
  <LinksUpToDate>false</LinksUpToDate>
  <CharactersWithSpaces>13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hley Buckle</dc:creator>
  <cp:keywords/>
  <dc:description/>
  <cp:lastModifiedBy>Ashley Buckle</cp:lastModifiedBy>
  <cp:revision>3</cp:revision>
  <dcterms:created xsi:type="dcterms:W3CDTF">2015-11-12T05:32:00Z</dcterms:created>
  <dcterms:modified xsi:type="dcterms:W3CDTF">2015-11-12T19:34:00Z</dcterms:modified>
</cp:coreProperties>
</file>